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81B97A" w14:textId="2750BB1B" w:rsidR="00B77A2E" w:rsidRPr="00B77A2E" w:rsidRDefault="00B77A2E" w:rsidP="00B77A2E">
      <w:pPr>
        <w:rPr>
          <w:rFonts w:ascii="Helvetica Neue" w:hAnsi="Helvetica Neue"/>
          <w:b/>
          <w:bCs/>
        </w:rPr>
      </w:pPr>
      <w:r w:rsidRPr="00B77A2E">
        <w:rPr>
          <w:rFonts w:ascii="Helvetica Neue" w:hAnsi="Helvetica Neue"/>
          <w:b/>
          <w:bCs/>
        </w:rPr>
        <w:t xml:space="preserve">Supplementary File </w:t>
      </w:r>
      <w:r w:rsidR="00691610">
        <w:rPr>
          <w:rFonts w:ascii="Helvetica Neue" w:hAnsi="Helvetica Neue"/>
          <w:b/>
          <w:bCs/>
        </w:rPr>
        <w:t>14 –</w:t>
      </w:r>
      <w:r w:rsidRPr="00B77A2E">
        <w:rPr>
          <w:rFonts w:ascii="Helvetica Neue" w:hAnsi="Helvetica Neue"/>
        </w:rPr>
        <w:t xml:space="preserve"> </w:t>
      </w:r>
      <w:r w:rsidRPr="00B77A2E">
        <w:rPr>
          <w:rFonts w:ascii="Helvetica Neue" w:hAnsi="Helvetica Neue"/>
          <w:b/>
          <w:bCs/>
        </w:rPr>
        <w:t>Systematic Review Citation Search Strategy and Quality Assessment</w:t>
      </w:r>
    </w:p>
    <w:p w14:paraId="565FB3DC" w14:textId="4331DE9E" w:rsidR="00843C46" w:rsidRPr="00B77A2E" w:rsidRDefault="00843C46">
      <w:pPr>
        <w:rPr>
          <w:rFonts w:ascii="Helvetica Neue" w:hAnsi="Helvetica Neue"/>
        </w:rPr>
      </w:pPr>
    </w:p>
    <w:p w14:paraId="15B7CE43" w14:textId="27255C50" w:rsidR="00B77A2E" w:rsidRDefault="00B77A2E" w:rsidP="00B77A2E">
      <w:pPr>
        <w:rPr>
          <w:rFonts w:ascii="Helvetica Neue" w:hAnsi="Helvetica Neue" w:cstheme="minorHAnsi"/>
        </w:rPr>
      </w:pPr>
      <w:r w:rsidRPr="00B77A2E">
        <w:rPr>
          <w:rFonts w:ascii="Helvetica Neue" w:hAnsi="Helvetica Neue" w:cstheme="minorHAnsi"/>
        </w:rPr>
        <w:t xml:space="preserve">Assessment of citation of trial results in high quality systematic reviews (SRs) was independently performed by </w:t>
      </w:r>
      <w:r w:rsidRPr="00B77A2E">
        <w:rPr>
          <w:rFonts w:ascii="Helvetica Neue" w:hAnsi="Helvetica Neue" w:cstheme="minorHAnsi"/>
          <w:color w:val="000000" w:themeColor="text1"/>
          <w:shd w:val="clear" w:color="auto" w:fill="FFFFFF"/>
        </w:rPr>
        <w:t>two authors (NH &amp; HM)</w:t>
      </w:r>
      <w:r w:rsidRPr="00B77A2E">
        <w:rPr>
          <w:rFonts w:ascii="Helvetica Neue" w:hAnsi="Helvetica Neue" w:cstheme="minorHAnsi"/>
        </w:rPr>
        <w:t>. This first involved a search for sources that are well known for producing high quality SRs: Cochrane SRs on the Cochrane Database of Systematic Reviews</w:t>
      </w:r>
      <w:r w:rsidRPr="00B77A2E">
        <w:rPr>
          <w:rFonts w:ascii="Helvetica Neue" w:hAnsi="Helvetica Neue" w:cstheme="minorHAnsi"/>
        </w:rPr>
        <w:fldChar w:fldCharType="begin"/>
      </w:r>
      <w:r w:rsidRPr="00B77A2E">
        <w:rPr>
          <w:rFonts w:ascii="Helvetica Neue" w:hAnsi="Helvetica Neue" w:cstheme="minorHAnsi"/>
        </w:rPr>
        <w:instrText xml:space="preserve"> ADDIN EN.CITE &lt;EndNote&gt;&lt;Cite&gt;&lt;RecNum&gt;775&lt;/RecNum&gt;&lt;DisplayText&gt;&lt;style face="superscript"&gt;1&lt;/style&gt;&lt;/DisplayText&gt;&lt;record&gt;&lt;rec-number&gt;775&lt;/rec-number&gt;&lt;foreign-keys&gt;&lt;key app="EN" db-id="a0wdpp5w7zwwpfew0zqx5r5e2efpwdzaddw0" timestamp="1614181229"&gt;775&lt;/key&gt;&lt;/foreign-keys&gt;&lt;ref-type name="Journal Article"&gt;17&lt;/ref-type&gt;&lt;contributors&gt;&lt;/contributors&gt;&lt;titles&gt;&lt;title&gt;Cochrane Database of Systematic Reviews. (https://www.cochranelibrary.com/cdsr/reviews) &lt;/title&gt;&lt;/titles&gt;&lt;dates&gt;&lt;/dates&gt;&lt;urls&gt;&lt;/urls&gt;&lt;/record&gt;&lt;/Cite&gt;&lt;/EndNote&gt;</w:instrText>
      </w:r>
      <w:r w:rsidRPr="00B77A2E">
        <w:rPr>
          <w:rFonts w:ascii="Helvetica Neue" w:hAnsi="Helvetica Neue" w:cstheme="minorHAnsi"/>
        </w:rPr>
        <w:fldChar w:fldCharType="separate"/>
      </w:r>
      <w:r w:rsidRPr="00B77A2E">
        <w:rPr>
          <w:rFonts w:ascii="Helvetica Neue" w:hAnsi="Helvetica Neue" w:cstheme="minorHAnsi"/>
          <w:noProof/>
          <w:vertAlign w:val="superscript"/>
        </w:rPr>
        <w:t>1</w:t>
      </w:r>
      <w:r w:rsidRPr="00B77A2E">
        <w:rPr>
          <w:rFonts w:ascii="Helvetica Neue" w:hAnsi="Helvetica Neue" w:cstheme="minorHAnsi"/>
        </w:rPr>
        <w:fldChar w:fldCharType="end"/>
      </w:r>
      <w:r w:rsidRPr="00B77A2E">
        <w:rPr>
          <w:rFonts w:ascii="Helvetica Neue" w:hAnsi="Helvetica Neue" w:cstheme="minorHAnsi"/>
        </w:rPr>
        <w:t xml:space="preserve"> and Agency for Healthcare Research and Quality (AHRQ) SRs </w:t>
      </w:r>
      <w:r w:rsidRPr="00B77A2E">
        <w:rPr>
          <w:rFonts w:ascii="Helvetica Neue" w:hAnsi="Helvetica Neue" w:cstheme="minorHAnsi"/>
        </w:rPr>
        <w:fldChar w:fldCharType="begin"/>
      </w:r>
      <w:r w:rsidRPr="00B77A2E">
        <w:rPr>
          <w:rFonts w:ascii="Helvetica Neue" w:hAnsi="Helvetica Neue" w:cstheme="minorHAnsi"/>
        </w:rPr>
        <w:instrText xml:space="preserve"> ADDIN EN.CITE &lt;EndNote&gt;&lt;Cite&gt;&lt;RecNum&gt;776&lt;/RecNum&gt;&lt;DisplayText&gt;&lt;style face="superscript"&gt;2&lt;/style&gt;&lt;/DisplayText&gt;&lt;record&gt;&lt;rec-number&gt;776&lt;/rec-number&gt;&lt;foreign-keys&gt;&lt;key app="EN" db-id="a0wdpp5w7zwwpfew0zqx5r5e2efpwdzaddw0" timestamp="1614181317"&gt;776&lt;/key&gt;&lt;/foreign-keys&gt;&lt;ref-type name="Journal Article"&gt;17&lt;/ref-type&gt;&lt;contributors&gt;&lt;/contributors&gt;&lt;titles&gt;&lt;title&gt;Agency for Healthcare Research and Quality. (https://effectivehealthcare.ahrq.gov)&lt;/title&gt;&lt;/titles&gt;&lt;dates&gt;&lt;/dates&gt;&lt;urls&gt;&lt;/urls&gt;&lt;/record&gt;&lt;/Cite&gt;&lt;/EndNote&gt;</w:instrText>
      </w:r>
      <w:r w:rsidRPr="00B77A2E">
        <w:rPr>
          <w:rFonts w:ascii="Helvetica Neue" w:hAnsi="Helvetica Neue" w:cstheme="minorHAnsi"/>
        </w:rPr>
        <w:fldChar w:fldCharType="separate"/>
      </w:r>
      <w:r w:rsidRPr="00B77A2E">
        <w:rPr>
          <w:rFonts w:ascii="Helvetica Neue" w:hAnsi="Helvetica Neue" w:cstheme="minorHAnsi"/>
          <w:noProof/>
          <w:vertAlign w:val="superscript"/>
        </w:rPr>
        <w:t>2</w:t>
      </w:r>
      <w:r w:rsidRPr="00B77A2E">
        <w:rPr>
          <w:rFonts w:ascii="Helvetica Neue" w:hAnsi="Helvetica Neue" w:cstheme="minorHAnsi"/>
        </w:rPr>
        <w:fldChar w:fldCharType="end"/>
      </w:r>
      <w:r w:rsidRPr="00B77A2E">
        <w:rPr>
          <w:rFonts w:ascii="Helvetica Neue" w:hAnsi="Helvetica Neue" w:cstheme="minorHAnsi"/>
        </w:rPr>
        <w:t>. If trials were not included in Cochrane or AHRQ reviews, additional SRs for published studies were</w:t>
      </w:r>
      <w:r w:rsidRPr="006B0BA4">
        <w:rPr>
          <w:rFonts w:ascii="Helvetica Neue" w:hAnsi="Helvetica Neue" w:cstheme="minorHAnsi"/>
        </w:rPr>
        <w:t xml:space="preserve"> identified </w:t>
      </w:r>
      <w:r>
        <w:rPr>
          <w:rFonts w:ascii="Helvetica Neue" w:hAnsi="Helvetica Neue" w:cstheme="minorHAnsi"/>
        </w:rPr>
        <w:t xml:space="preserve">using the Scopus database </w:t>
      </w:r>
      <w:r>
        <w:rPr>
          <w:rFonts w:ascii="Helvetica Neue" w:hAnsi="Helvetica Neue" w:cstheme="minorHAnsi"/>
        </w:rPr>
        <w:fldChar w:fldCharType="begin"/>
      </w:r>
      <w:r>
        <w:rPr>
          <w:rFonts w:ascii="Helvetica Neue" w:hAnsi="Helvetica Neue" w:cstheme="minorHAnsi"/>
        </w:rPr>
        <w:instrText xml:space="preserve"> ADDIN EN.CITE &lt;EndNote&gt;&lt;Cite&gt;&lt;RecNum&gt;777&lt;/RecNum&gt;&lt;DisplayText&gt;&lt;style face="superscript"&gt;3&lt;/style&gt;&lt;/DisplayText&gt;&lt;record&gt;&lt;rec-number&gt;777&lt;/rec-number&gt;&lt;foreign-keys&gt;&lt;key app="EN" db-id="a0wdpp5w7zwwpfew0zqx5r5e2efpwdzaddw0" timestamp="1614181480"&gt;777&lt;/key&gt;&lt;/foreign-keys&gt;&lt;ref-type name="Journal Article"&gt;17&lt;/ref-type&gt;&lt;contributors&gt;&lt;/contributors&gt;&lt;titles&gt;&lt;title&gt;Scopus. (https://www.scopus.com) &lt;/title&gt;&lt;/titles&gt;&lt;dates&gt;&lt;/dates&gt;&lt;urls&gt;&lt;/urls&gt;&lt;/record&gt;&lt;/Cite&gt;&lt;/EndNote&gt;</w:instrText>
      </w:r>
      <w:r>
        <w:rPr>
          <w:rFonts w:ascii="Helvetica Neue" w:hAnsi="Helvetica Neue" w:cstheme="minorHAnsi"/>
        </w:rPr>
        <w:fldChar w:fldCharType="separate"/>
      </w:r>
      <w:r w:rsidRPr="00B77A2E">
        <w:rPr>
          <w:rFonts w:ascii="Helvetica Neue" w:hAnsi="Helvetica Neue" w:cstheme="minorHAnsi"/>
          <w:noProof/>
          <w:vertAlign w:val="superscript"/>
        </w:rPr>
        <w:t>3</w:t>
      </w:r>
      <w:r>
        <w:rPr>
          <w:rFonts w:ascii="Helvetica Neue" w:hAnsi="Helvetica Neue" w:cstheme="minorHAnsi"/>
        </w:rPr>
        <w:fldChar w:fldCharType="end"/>
      </w:r>
      <w:r>
        <w:rPr>
          <w:rFonts w:ascii="Helvetica Neue" w:hAnsi="Helvetica Neue" w:cstheme="minorHAnsi"/>
        </w:rPr>
        <w:t xml:space="preserve"> </w:t>
      </w:r>
      <w:r w:rsidRPr="006B0BA4">
        <w:rPr>
          <w:rFonts w:ascii="Helvetica Neue" w:hAnsi="Helvetica Neue" w:cstheme="minorHAnsi"/>
        </w:rPr>
        <w:t>citation analysis search function or via Google Scholar</w:t>
      </w:r>
      <w:r>
        <w:rPr>
          <w:rFonts w:ascii="Helvetica Neue" w:hAnsi="Helvetica Neue" w:cstheme="minorHAnsi"/>
        </w:rPr>
        <w:t xml:space="preserve"> </w:t>
      </w:r>
      <w:r>
        <w:rPr>
          <w:rFonts w:ascii="Helvetica Neue" w:hAnsi="Helvetica Neue" w:cstheme="minorHAnsi"/>
        </w:rPr>
        <w:fldChar w:fldCharType="begin"/>
      </w:r>
      <w:r>
        <w:rPr>
          <w:rFonts w:ascii="Helvetica Neue" w:hAnsi="Helvetica Neue" w:cstheme="minorHAnsi"/>
        </w:rPr>
        <w:instrText xml:space="preserve"> ADDIN EN.CITE &lt;EndNote&gt;&lt;Cite&gt;&lt;RecNum&gt;778&lt;/RecNum&gt;&lt;DisplayText&gt;&lt;style face="superscript"&gt;4&lt;/style&gt;&lt;/DisplayText&gt;&lt;record&gt;&lt;rec-number&gt;778&lt;/rec-number&gt;&lt;foreign-keys&gt;&lt;key app="EN" db-id="a0wdpp5w7zwwpfew0zqx5r5e2efpwdzaddw0" timestamp="1614181529"&gt;778&lt;/key&gt;&lt;/foreign-keys&gt;&lt;ref-type name="Journal Article"&gt;17&lt;/ref-type&gt;&lt;contributors&gt;&lt;/contributors&gt;&lt;titles&gt;&lt;title&gt;Google Scholar. (https://scholar.google.ca)&lt;/title&gt;&lt;/titles&gt;&lt;dates&gt;&lt;/dates&gt;&lt;urls&gt;&lt;/urls&gt;&lt;/record&gt;&lt;/Cite&gt;&lt;/EndNote&gt;</w:instrText>
      </w:r>
      <w:r>
        <w:rPr>
          <w:rFonts w:ascii="Helvetica Neue" w:hAnsi="Helvetica Neue" w:cstheme="minorHAnsi"/>
        </w:rPr>
        <w:fldChar w:fldCharType="separate"/>
      </w:r>
      <w:r w:rsidRPr="00B77A2E">
        <w:rPr>
          <w:rFonts w:ascii="Helvetica Neue" w:hAnsi="Helvetica Neue" w:cstheme="minorHAnsi"/>
          <w:noProof/>
          <w:vertAlign w:val="superscript"/>
        </w:rPr>
        <w:t>4</w:t>
      </w:r>
      <w:r>
        <w:rPr>
          <w:rFonts w:ascii="Helvetica Neue" w:hAnsi="Helvetica Neue" w:cstheme="minorHAnsi"/>
        </w:rPr>
        <w:fldChar w:fldCharType="end"/>
      </w:r>
      <w:r>
        <w:rPr>
          <w:rFonts w:ascii="Helvetica Neue" w:hAnsi="Helvetica Neue" w:cstheme="minorHAnsi"/>
        </w:rPr>
        <w:t xml:space="preserve"> </w:t>
      </w:r>
      <w:r w:rsidRPr="006B0BA4">
        <w:rPr>
          <w:rFonts w:ascii="Helvetica Neue" w:hAnsi="Helvetica Neue" w:cstheme="minorHAnsi"/>
        </w:rPr>
        <w:t xml:space="preserve">for unpublished studies. SRs </w:t>
      </w:r>
      <w:r>
        <w:rPr>
          <w:rFonts w:ascii="Helvetica Neue" w:hAnsi="Helvetica Neue" w:cstheme="minorHAnsi"/>
        </w:rPr>
        <w:t xml:space="preserve">identified through Scopus or Google Scholar </w:t>
      </w:r>
      <w:r w:rsidRPr="006B0BA4">
        <w:rPr>
          <w:rFonts w:ascii="Helvetica Neue" w:hAnsi="Helvetica Neue" w:cstheme="minorHAnsi"/>
        </w:rPr>
        <w:t>that included trial results in review results were assessed for quality using a modified AMSTAR</w:t>
      </w:r>
      <w:r>
        <w:t xml:space="preserve"> </w:t>
      </w:r>
      <w:r w:rsidRPr="006B0BA4">
        <w:rPr>
          <w:rFonts w:ascii="Helvetica Neue" w:hAnsi="Helvetica Neue" w:cstheme="minorHAnsi"/>
        </w:rPr>
        <w:t>scoring system</w:t>
      </w:r>
      <w:r>
        <w:rPr>
          <w:rFonts w:ascii="Helvetica Neue" w:hAnsi="Helvetica Neue" w:cstheme="minorHAnsi"/>
        </w:rPr>
        <w:t>:</w:t>
      </w:r>
    </w:p>
    <w:p w14:paraId="47709769" w14:textId="77777777" w:rsidR="00B77A2E" w:rsidRDefault="00B77A2E" w:rsidP="00B77A2E">
      <w:pPr>
        <w:rPr>
          <w:rFonts w:ascii="Helvetica Neue" w:hAnsi="Helvetica Neue" w:cstheme="minorHAnsi"/>
        </w:rPr>
      </w:pPr>
    </w:p>
    <w:p w14:paraId="456D8464" w14:textId="18E107A6" w:rsidR="00B77A2E" w:rsidRPr="007C40F2" w:rsidRDefault="00B77A2E" w:rsidP="00B77A2E">
      <w:pPr>
        <w:jc w:val="both"/>
        <w:rPr>
          <w:rFonts w:ascii="Helvetica Neue" w:hAnsi="Helvetica Neue"/>
        </w:rPr>
      </w:pPr>
      <w:r w:rsidRPr="007C40F2">
        <w:rPr>
          <w:rFonts w:ascii="Helvetica Neue" w:hAnsi="Helvetica Neue" w:cstheme="minorHAnsi"/>
        </w:rPr>
        <w:t>Operationalization of modified AMSTAR</w:t>
      </w:r>
      <w:r w:rsidRPr="007C40F2">
        <w:rPr>
          <w:rFonts w:ascii="Helvetica Neue" w:hAnsi="Helvetica Neue" w:cstheme="minorHAnsi"/>
          <w:color w:val="000000" w:themeColor="text1"/>
        </w:rPr>
        <w:fldChar w:fldCharType="begin">
          <w:fldData xml:space="preserve">PEVuZE5vdGU+PENpdGU+PEF1dGhvcj5TaGVhPC9BdXRob3I+PFllYXI+MjAwOTwvWWVhcj48UmVj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</w:fldData>
        </w:fldChar>
      </w:r>
      <w:r>
        <w:rPr>
          <w:rFonts w:ascii="Helvetica Neue" w:hAnsi="Helvetica Neue" w:cstheme="minorHAnsi"/>
          <w:color w:val="000000" w:themeColor="text1"/>
        </w:rPr>
        <w:instrText xml:space="preserve"> ADDIN EN.CITE </w:instrText>
      </w:r>
      <w:r>
        <w:rPr>
          <w:rFonts w:ascii="Helvetica Neue" w:hAnsi="Helvetica Neue" w:cstheme="minorHAnsi"/>
          <w:color w:val="000000" w:themeColor="text1"/>
        </w:rPr>
        <w:fldChar w:fldCharType="begin">
          <w:fldData xml:space="preserve">PEVuZE5vdGU+PENpdGU+PEF1dGhvcj5TaGVhPC9BdXRob3I+PFllYXI+MjAwOTwvWWVhcj48UmVj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</w:fldData>
        </w:fldChar>
      </w:r>
      <w:r>
        <w:rPr>
          <w:rFonts w:ascii="Helvetica Neue" w:hAnsi="Helvetica Neue" w:cstheme="minorHAnsi"/>
          <w:color w:val="000000" w:themeColor="text1"/>
        </w:rPr>
        <w:instrText xml:space="preserve"> ADDIN EN.CITE.DATA </w:instrText>
      </w:r>
      <w:r>
        <w:rPr>
          <w:rFonts w:ascii="Helvetica Neue" w:hAnsi="Helvetica Neue" w:cstheme="minorHAnsi"/>
          <w:color w:val="000000" w:themeColor="text1"/>
        </w:rPr>
      </w:r>
      <w:r>
        <w:rPr>
          <w:rFonts w:ascii="Helvetica Neue" w:hAnsi="Helvetica Neue" w:cstheme="minorHAnsi"/>
          <w:color w:val="000000" w:themeColor="text1"/>
        </w:rPr>
        <w:fldChar w:fldCharType="end"/>
      </w:r>
      <w:r w:rsidRPr="007C40F2">
        <w:rPr>
          <w:rFonts w:ascii="Helvetica Neue" w:hAnsi="Helvetica Neue" w:cstheme="minorHAnsi"/>
          <w:color w:val="000000" w:themeColor="text1"/>
        </w:rPr>
      </w:r>
      <w:r w:rsidRPr="007C40F2">
        <w:rPr>
          <w:rFonts w:ascii="Helvetica Neue" w:hAnsi="Helvetica Neue" w:cstheme="minorHAnsi"/>
          <w:color w:val="000000" w:themeColor="text1"/>
        </w:rPr>
        <w:fldChar w:fldCharType="separate"/>
      </w:r>
      <w:r w:rsidRPr="00B77A2E">
        <w:rPr>
          <w:rFonts w:ascii="Helvetica Neue" w:hAnsi="Helvetica Neue" w:cstheme="minorHAnsi"/>
          <w:noProof/>
          <w:color w:val="000000" w:themeColor="text1"/>
          <w:vertAlign w:val="superscript"/>
        </w:rPr>
        <w:t>5,6</w:t>
      </w:r>
      <w:r w:rsidRPr="007C40F2">
        <w:rPr>
          <w:rFonts w:ascii="Helvetica Neue" w:hAnsi="Helvetica Neue" w:cstheme="minorHAnsi"/>
          <w:color w:val="000000" w:themeColor="text1"/>
        </w:rPr>
        <w:fldChar w:fldCharType="end"/>
      </w:r>
      <w:r w:rsidRPr="007C40F2">
        <w:rPr>
          <w:rFonts w:ascii="Helvetica Neue" w:hAnsi="Helvetica Neue" w:cstheme="minorHAnsi"/>
        </w:rPr>
        <w:t xml:space="preserve"> scoring system</w:t>
      </w:r>
    </w:p>
    <w:tbl>
      <w:tblPr>
        <w:tblW w:w="9221" w:type="dxa"/>
        <w:tblBorders>
          <w:top w:val="single" w:sz="6" w:space="0" w:color="EBEBEB"/>
          <w:bottom w:val="single" w:sz="6" w:space="0" w:color="EBEBEB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18"/>
        <w:gridCol w:w="1203"/>
      </w:tblGrid>
      <w:tr w:rsidR="00B77A2E" w:rsidRPr="00222713" w14:paraId="09672F05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157CC3BA" w14:textId="77777777" w:rsidR="00B77A2E" w:rsidRPr="00222713" w:rsidRDefault="00B77A2E" w:rsidP="00B77A2E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  <w:b/>
                <w:bCs/>
              </w:rPr>
              <w:t>Was an “a priori” design provided?</w:t>
            </w:r>
          </w:p>
          <w:p w14:paraId="6E6D706A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>Yes – the authors stated that methods were established prior to conducting the review or provided a link to a registered protocol record</w:t>
            </w:r>
          </w:p>
          <w:p w14:paraId="777E7509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>No – the authors stated that there’s no protocol available or no information is provided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95CD514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Yes (1)</w:t>
            </w:r>
          </w:p>
        </w:tc>
      </w:tr>
      <w:tr w:rsidR="00B77A2E" w:rsidRPr="00222713" w14:paraId="6AB9181E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5683829F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0E36E342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No (0)</w:t>
            </w:r>
          </w:p>
        </w:tc>
      </w:tr>
      <w:tr w:rsidR="00B77A2E" w:rsidRPr="00222713" w14:paraId="6B5C9C80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9DF1921" w14:textId="77777777" w:rsidR="00B77A2E" w:rsidRPr="00222713" w:rsidRDefault="00B77A2E" w:rsidP="00B77A2E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  <w:b/>
                <w:bCs/>
              </w:rPr>
              <w:t>Was there duplicate study selection and data extraction?</w:t>
            </w:r>
          </w:p>
          <w:p w14:paraId="5ED3E5D9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>Yes – at least two individuals independently performed study selection and data extraction; the method for reaching consensus in the setting of disagreement was reported</w:t>
            </w:r>
          </w:p>
          <w:p w14:paraId="02258E07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>No – only one person performed either study selection or data extraction</w:t>
            </w:r>
          </w:p>
          <w:p w14:paraId="75C64E00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 xml:space="preserve">Can’t answer – no information about independent study selection and/or data extraction was provided 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3AB3D54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Yes (1)</w:t>
            </w:r>
          </w:p>
        </w:tc>
      </w:tr>
      <w:tr w:rsidR="00B77A2E" w:rsidRPr="00222713" w14:paraId="7B517AE4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5AECC44C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83383BB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No (0)</w:t>
            </w:r>
          </w:p>
        </w:tc>
      </w:tr>
      <w:tr w:rsidR="00B77A2E" w:rsidRPr="00222713" w14:paraId="46295891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7FE4747C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7A55BC65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Can't answer (0)</w:t>
            </w:r>
          </w:p>
        </w:tc>
      </w:tr>
      <w:tr w:rsidR="00B77A2E" w:rsidRPr="00222713" w14:paraId="4B30817D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3B377F7A" w14:textId="77777777" w:rsidR="00B77A2E" w:rsidRPr="00222713" w:rsidRDefault="00B77A2E" w:rsidP="00B77A2E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  <w:b/>
                <w:bCs/>
              </w:rPr>
              <w:t>Was a comprehensive literature search performed?</w:t>
            </w:r>
          </w:p>
          <w:p w14:paraId="5B224C20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>Yes – at least two electronic sources were searched; keywords or MESH terms were provided</w:t>
            </w:r>
          </w:p>
          <w:p w14:paraId="4DCF5B8A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>No – only one database was searched; no keywords or MESH terms were provided</w:t>
            </w:r>
          </w:p>
          <w:p w14:paraId="26F796E6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 xml:space="preserve">Can’t answer – partial or no information reported 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0364C043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Yes (1)</w:t>
            </w:r>
          </w:p>
        </w:tc>
      </w:tr>
      <w:tr w:rsidR="00B77A2E" w:rsidRPr="00222713" w14:paraId="5149529E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1EE46643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3B33E79D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No (0)</w:t>
            </w:r>
          </w:p>
        </w:tc>
      </w:tr>
      <w:tr w:rsidR="00B77A2E" w:rsidRPr="00222713" w14:paraId="6256E939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04F35669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0646B9EA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Can't answer (0)</w:t>
            </w:r>
          </w:p>
        </w:tc>
      </w:tr>
      <w:tr w:rsidR="00B77A2E" w:rsidRPr="00222713" w14:paraId="09DB43D7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3B3E17C8" w14:textId="77777777" w:rsidR="00B77A2E" w:rsidRPr="00222713" w:rsidRDefault="00B77A2E" w:rsidP="00B77A2E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  <w:b/>
                <w:bCs/>
              </w:rPr>
              <w:t>Was a list of studies (included and excluded) provided?</w:t>
            </w:r>
          </w:p>
          <w:p w14:paraId="582338F5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lastRenderedPageBreak/>
              <w:t>Yes - a list of included and excluded studies was provided</w:t>
            </w:r>
          </w:p>
          <w:p w14:paraId="5A4CFF05" w14:textId="77777777" w:rsidR="00B77A2E" w:rsidRPr="00222713" w:rsidRDefault="00B77A2E" w:rsidP="000C1519">
            <w:pPr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 xml:space="preserve">No – a list of included and excluded studies was not provided 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6E051DC" w14:textId="77777777" w:rsidR="00B77A2E" w:rsidRDefault="00B77A2E" w:rsidP="000C1519"/>
          <w:p w14:paraId="76B1461A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Yes (1)</w:t>
            </w:r>
          </w:p>
        </w:tc>
      </w:tr>
      <w:tr w:rsidR="00B77A2E" w:rsidRPr="00222713" w14:paraId="62BB730F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3BC65444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29B8148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No (0)</w:t>
            </w:r>
          </w:p>
        </w:tc>
      </w:tr>
      <w:tr w:rsidR="00B77A2E" w:rsidRPr="00222713" w14:paraId="2158B2DE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4C39E05D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6361286C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</w:tr>
      <w:tr w:rsidR="00B77A2E" w:rsidRPr="00222713" w14:paraId="3BCBE881" w14:textId="77777777" w:rsidTr="000C1519">
        <w:tc>
          <w:tcPr>
            <w:tcW w:w="0" w:type="auto"/>
            <w:vMerge w:val="restart"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62D2BD3F" w14:textId="77777777" w:rsidR="00B77A2E" w:rsidRPr="00222713" w:rsidRDefault="00B77A2E" w:rsidP="00B77A2E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  <w:b/>
                <w:bCs/>
              </w:rPr>
              <w:t>Was the scientific quality of the included studies assessed and documented with a study-specific quality score provided?</w:t>
            </w:r>
          </w:p>
          <w:p w14:paraId="49B3087B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 xml:space="preserve">Yes – risk of bias or another quality metric was used and reported </w:t>
            </w:r>
          </w:p>
          <w:p w14:paraId="7459346B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 xml:space="preserve">No – no risk of bias or quality metric was used </w:t>
            </w:r>
          </w:p>
          <w:p w14:paraId="1D3CCFA1" w14:textId="77777777" w:rsidR="00B77A2E" w:rsidRPr="00222713" w:rsidRDefault="00B77A2E" w:rsidP="000C1519">
            <w:pPr>
              <w:spacing w:after="240"/>
              <w:ind w:left="720"/>
              <w:rPr>
                <w:rFonts w:ascii="Helvetica Neue" w:hAnsi="Helvetica Neue" w:cstheme="minorHAnsi"/>
              </w:rPr>
            </w:pPr>
            <w:r w:rsidRPr="00222713">
              <w:rPr>
                <w:rFonts w:ascii="Helvetica Neue" w:hAnsi="Helvetica Neue" w:cstheme="minorHAnsi"/>
              </w:rPr>
              <w:t xml:space="preserve">Can’t answer – the authors state that a quality metric was done, but do not provide additional information </w:t>
            </w: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40F6168D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Yes (1)</w:t>
            </w:r>
          </w:p>
        </w:tc>
      </w:tr>
      <w:tr w:rsidR="00B77A2E" w:rsidRPr="00222713" w14:paraId="0B0C5C1B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8A36911" w14:textId="77777777" w:rsidR="00B77A2E" w:rsidRPr="00222713" w:rsidRDefault="00B77A2E" w:rsidP="00B77A2E">
            <w:pPr>
              <w:pStyle w:val="ListParagraph"/>
              <w:numPr>
                <w:ilvl w:val="0"/>
                <w:numId w:val="1"/>
              </w:numPr>
              <w:ind w:right="30"/>
              <w:rPr>
                <w:rFonts w:ascii="Helvetica Neue" w:hAnsi="Helvetica Neue" w:cstheme="minorHAnsi"/>
                <w:b/>
                <w:bCs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0028099" w14:textId="77777777" w:rsidR="00B77A2E" w:rsidRPr="00222713" w:rsidRDefault="00B77A2E" w:rsidP="000C1519">
            <w:pPr>
              <w:rPr>
                <w:rFonts w:ascii="Helvetica Neue" w:hAnsi="Helvetica Neue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No (0)</w:t>
            </w:r>
          </w:p>
        </w:tc>
      </w:tr>
      <w:tr w:rsidR="00B77A2E" w:rsidRPr="00222713" w14:paraId="218178C0" w14:textId="77777777" w:rsidTr="000C1519">
        <w:tc>
          <w:tcPr>
            <w:tcW w:w="0" w:type="auto"/>
            <w:vMerge/>
            <w:tcBorders>
              <w:bottom w:val="single" w:sz="6" w:space="0" w:color="EBEBEB"/>
              <w:right w:val="single" w:sz="6" w:space="0" w:color="EBEBEB"/>
            </w:tcBorders>
            <w:hideMark/>
          </w:tcPr>
          <w:p w14:paraId="74362836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</w:p>
        </w:tc>
        <w:tc>
          <w:tcPr>
            <w:tcW w:w="1203" w:type="dxa"/>
            <w:tcBorders>
              <w:bottom w:val="single" w:sz="6" w:space="0" w:color="EBEBEB"/>
              <w:right w:val="nil"/>
            </w:tcBorders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5CB1867E" w14:textId="77777777" w:rsidR="00B77A2E" w:rsidRPr="00222713" w:rsidRDefault="00B77A2E" w:rsidP="000C1519">
            <w:pPr>
              <w:rPr>
                <w:rFonts w:ascii="Helvetica Neue" w:hAnsi="Helvetica Neue" w:cstheme="minorHAnsi"/>
              </w:rPr>
            </w:pPr>
            <w:r w:rsidRPr="00222713">
              <w:t>□</w:t>
            </w:r>
            <w:r w:rsidRPr="00222713">
              <w:rPr>
                <w:rFonts w:ascii="Helvetica Neue" w:hAnsi="Helvetica Neue" w:cstheme="minorHAnsi"/>
              </w:rPr>
              <w:t> Can't answer (0)</w:t>
            </w:r>
          </w:p>
        </w:tc>
      </w:tr>
    </w:tbl>
    <w:p w14:paraId="7F022394" w14:textId="77777777" w:rsidR="00B77A2E" w:rsidRPr="007C40F2" w:rsidRDefault="00B77A2E" w:rsidP="00B77A2E">
      <w:pPr>
        <w:spacing w:after="240" w:line="390" w:lineRule="atLeast"/>
        <w:rPr>
          <w:rFonts w:ascii="Helvetica Neue" w:hAnsi="Helvetica Neue" w:cstheme="minorHAnsi"/>
          <w:sz w:val="20"/>
          <w:szCs w:val="20"/>
        </w:rPr>
      </w:pPr>
      <w:r w:rsidRPr="007C40F2">
        <w:rPr>
          <w:rFonts w:ascii="Helvetica Neue" w:hAnsi="Helvetica Neue" w:cstheme="minorHAnsi"/>
          <w:sz w:val="20"/>
          <w:szCs w:val="20"/>
        </w:rPr>
        <w:t xml:space="preserve">High quality review = score of </w:t>
      </w:r>
      <w:r w:rsidRPr="007C40F2">
        <w:rPr>
          <w:rFonts w:ascii="Helvetica Neue" w:hAnsi="Helvetica Neue" w:cstheme="minorHAnsi"/>
          <w:sz w:val="20"/>
          <w:szCs w:val="20"/>
        </w:rPr>
        <w:sym w:font="Symbol" w:char="F0B3"/>
      </w:r>
      <w:r w:rsidRPr="007C40F2">
        <w:rPr>
          <w:rFonts w:ascii="Helvetica Neue" w:hAnsi="Helvetica Neue" w:cstheme="minorHAnsi"/>
          <w:sz w:val="20"/>
          <w:szCs w:val="20"/>
        </w:rPr>
        <w:t xml:space="preserve"> 3/5</w:t>
      </w:r>
    </w:p>
    <w:p w14:paraId="101BF010" w14:textId="77777777" w:rsidR="00B77A2E" w:rsidRDefault="00B77A2E" w:rsidP="00B77A2E">
      <w:pPr>
        <w:rPr>
          <w:rFonts w:ascii="Helvetica Neue" w:hAnsi="Helvetica Neue" w:cstheme="minorHAnsi"/>
        </w:rPr>
      </w:pPr>
    </w:p>
    <w:p w14:paraId="1AD53CB4" w14:textId="77777777" w:rsidR="00B77A2E" w:rsidRPr="00B77A2E" w:rsidRDefault="00B77A2E" w:rsidP="00B77A2E">
      <w:pPr>
        <w:rPr>
          <w:rFonts w:ascii="Helvetica Neue" w:hAnsi="Helvetica Neue" w:cstheme="minorHAnsi"/>
        </w:rPr>
      </w:pPr>
      <w:r w:rsidRPr="006B0BA4">
        <w:rPr>
          <w:rFonts w:ascii="Helvetica Neue" w:hAnsi="Helvetica Neue" w:cstheme="minorHAnsi"/>
        </w:rPr>
        <w:t>Trial</w:t>
      </w:r>
      <w:r w:rsidRPr="00B77A2E">
        <w:rPr>
          <w:rFonts w:ascii="Helvetica Neue" w:hAnsi="Helvetica Neue" w:cstheme="minorHAnsi"/>
        </w:rPr>
        <w:t xml:space="preserve">s were deemed to have fulfilled the importance criterion if they were cited in the results of a Cochrane SR, an AHRQ SR, or an SR achieving a modified AMSTAR score of greater or equal to 3 out of 5. </w:t>
      </w:r>
    </w:p>
    <w:p w14:paraId="01868349" w14:textId="77777777" w:rsidR="00B77A2E" w:rsidRPr="00B77A2E" w:rsidRDefault="00B77A2E" w:rsidP="00B77A2E">
      <w:pPr>
        <w:rPr>
          <w:rFonts w:ascii="Helvetica Neue" w:hAnsi="Helvetica Neue" w:cstheme="minorHAnsi"/>
        </w:rPr>
      </w:pPr>
    </w:p>
    <w:p w14:paraId="20673C59" w14:textId="77777777" w:rsidR="00B77A2E" w:rsidRPr="00B77A2E" w:rsidRDefault="00B77A2E" w:rsidP="00B77A2E">
      <w:pPr>
        <w:rPr>
          <w:rFonts w:ascii="Helvetica Neue" w:hAnsi="Helvetica Neue" w:cstheme="minorHAnsi"/>
        </w:rPr>
      </w:pPr>
      <w:r w:rsidRPr="00B77A2E">
        <w:rPr>
          <w:rFonts w:ascii="Helvetica Neue" w:hAnsi="Helvetica Neue" w:cstheme="minorHAnsi"/>
        </w:rPr>
        <w:t>Assessment of citation of trial results in SRs was repeated in October 2021 by NH &amp; HM for those trials without an informative citation when first assessed.</w:t>
      </w:r>
    </w:p>
    <w:p w14:paraId="4FDD44D7" w14:textId="02731D87" w:rsidR="00B77A2E" w:rsidRPr="00B77A2E" w:rsidRDefault="00B77A2E">
      <w:pPr>
        <w:rPr>
          <w:rFonts w:ascii="Helvetica Neue" w:hAnsi="Helvetica Neue"/>
        </w:rPr>
      </w:pPr>
    </w:p>
    <w:p w14:paraId="15407B0B" w14:textId="65BD14E9" w:rsidR="00B77A2E" w:rsidRPr="00B77A2E" w:rsidRDefault="00B77A2E">
      <w:pPr>
        <w:rPr>
          <w:rFonts w:ascii="Helvetica Neue" w:hAnsi="Helvetica Neue"/>
        </w:rPr>
      </w:pPr>
    </w:p>
    <w:p w14:paraId="21D81D2A" w14:textId="7AE3AB06" w:rsidR="00B77A2E" w:rsidRPr="00B77A2E" w:rsidRDefault="00B77A2E">
      <w:pPr>
        <w:rPr>
          <w:rFonts w:ascii="Helvetica Neue" w:hAnsi="Helvetica Neue"/>
        </w:rPr>
      </w:pPr>
    </w:p>
    <w:p w14:paraId="789E8634" w14:textId="748F79D7" w:rsidR="00B77A2E" w:rsidRPr="00B77A2E" w:rsidRDefault="00B77A2E">
      <w:pPr>
        <w:rPr>
          <w:rFonts w:ascii="Helvetica Neue" w:hAnsi="Helvetica Neue"/>
        </w:rPr>
      </w:pPr>
    </w:p>
    <w:p w14:paraId="3F421E2C" w14:textId="668C5B91" w:rsidR="00B77A2E" w:rsidRPr="00B77A2E" w:rsidRDefault="00B77A2E">
      <w:pPr>
        <w:rPr>
          <w:rFonts w:ascii="Helvetica Neue" w:hAnsi="Helvetica Neue"/>
        </w:rPr>
      </w:pPr>
    </w:p>
    <w:p w14:paraId="675874DC" w14:textId="77B7DEAA" w:rsidR="00B77A2E" w:rsidRPr="00B77A2E" w:rsidRDefault="00B77A2E">
      <w:pPr>
        <w:rPr>
          <w:rFonts w:ascii="Helvetica Neue" w:hAnsi="Helvetica Neue"/>
        </w:rPr>
      </w:pPr>
      <w:r w:rsidRPr="00B77A2E">
        <w:rPr>
          <w:rFonts w:ascii="Helvetica Neue" w:hAnsi="Helvetica Neue"/>
        </w:rPr>
        <w:t>Bibliography</w:t>
      </w:r>
    </w:p>
    <w:p w14:paraId="7897147A" w14:textId="77777777" w:rsidR="00B77A2E" w:rsidRPr="00B77A2E" w:rsidRDefault="00B77A2E">
      <w:pPr>
        <w:rPr>
          <w:rFonts w:ascii="Helvetica Neue" w:hAnsi="Helvetica Neue"/>
        </w:rPr>
      </w:pPr>
    </w:p>
    <w:p w14:paraId="57DACFDE" w14:textId="2D9CFB70" w:rsidR="00B77A2E" w:rsidRPr="00B77A2E" w:rsidRDefault="00B77A2E" w:rsidP="00B77A2E">
      <w:pPr>
        <w:pStyle w:val="EndNoteBibliography"/>
        <w:ind w:left="720" w:hanging="720"/>
        <w:rPr>
          <w:noProof/>
        </w:rPr>
      </w:pPr>
      <w:r w:rsidRPr="00B77A2E">
        <w:fldChar w:fldCharType="begin"/>
      </w:r>
      <w:r w:rsidRPr="00B77A2E">
        <w:instrText xml:space="preserve"> ADDIN EN.REFLIST </w:instrText>
      </w:r>
      <w:r w:rsidRPr="00B77A2E">
        <w:fldChar w:fldCharType="separate"/>
      </w:r>
      <w:r w:rsidRPr="00B77A2E">
        <w:rPr>
          <w:noProof/>
        </w:rPr>
        <w:t>1.</w:t>
      </w:r>
      <w:r w:rsidRPr="00B77A2E">
        <w:rPr>
          <w:noProof/>
        </w:rPr>
        <w:tab/>
        <w:t>Cochrane Database of Systematic Reviews. (</w:t>
      </w:r>
      <w:hyperlink r:id="rId5" w:history="1">
        <w:r w:rsidRPr="00B77A2E">
          <w:rPr>
            <w:rStyle w:val="Hyperlink"/>
            <w:noProof/>
          </w:rPr>
          <w:t>https://www.cochranelibrary.com/cdsr/reviews</w:t>
        </w:r>
      </w:hyperlink>
      <w:r w:rsidRPr="00B77A2E">
        <w:rPr>
          <w:noProof/>
        </w:rPr>
        <w:t xml:space="preserve">) </w:t>
      </w:r>
    </w:p>
    <w:p w14:paraId="4C190161" w14:textId="6B76DF54" w:rsidR="00B77A2E" w:rsidRPr="00B77A2E" w:rsidRDefault="00B77A2E" w:rsidP="00B77A2E">
      <w:pPr>
        <w:pStyle w:val="EndNoteBibliography"/>
        <w:ind w:left="720" w:hanging="720"/>
        <w:rPr>
          <w:noProof/>
        </w:rPr>
      </w:pPr>
      <w:r w:rsidRPr="00B77A2E">
        <w:rPr>
          <w:noProof/>
        </w:rPr>
        <w:t>2.</w:t>
      </w:r>
      <w:r w:rsidRPr="00B77A2E">
        <w:rPr>
          <w:noProof/>
        </w:rPr>
        <w:tab/>
        <w:t>Agency for Healthcare Research and Quality. (</w:t>
      </w:r>
      <w:hyperlink r:id="rId6" w:history="1">
        <w:r w:rsidRPr="00B77A2E">
          <w:rPr>
            <w:rStyle w:val="Hyperlink"/>
            <w:noProof/>
          </w:rPr>
          <w:t>https://effectivehealthcare.ahrq.gov</w:t>
        </w:r>
      </w:hyperlink>
      <w:r w:rsidRPr="00B77A2E">
        <w:rPr>
          <w:noProof/>
        </w:rPr>
        <w:t>).</w:t>
      </w:r>
    </w:p>
    <w:p w14:paraId="7BC86027" w14:textId="263A93CE" w:rsidR="00B77A2E" w:rsidRPr="00B77A2E" w:rsidRDefault="00B77A2E" w:rsidP="00B77A2E">
      <w:pPr>
        <w:pStyle w:val="EndNoteBibliography"/>
        <w:ind w:left="720" w:hanging="720"/>
        <w:rPr>
          <w:noProof/>
        </w:rPr>
      </w:pPr>
      <w:r w:rsidRPr="00B77A2E">
        <w:rPr>
          <w:noProof/>
        </w:rPr>
        <w:t>3.</w:t>
      </w:r>
      <w:r w:rsidRPr="00B77A2E">
        <w:rPr>
          <w:noProof/>
        </w:rPr>
        <w:tab/>
        <w:t>Scopus. (</w:t>
      </w:r>
      <w:hyperlink r:id="rId7" w:history="1">
        <w:r w:rsidRPr="00B77A2E">
          <w:rPr>
            <w:rStyle w:val="Hyperlink"/>
            <w:noProof/>
          </w:rPr>
          <w:t>https://www.scopus.com</w:t>
        </w:r>
      </w:hyperlink>
      <w:r w:rsidRPr="00B77A2E">
        <w:rPr>
          <w:noProof/>
        </w:rPr>
        <w:t xml:space="preserve">) </w:t>
      </w:r>
    </w:p>
    <w:p w14:paraId="35DF5BA6" w14:textId="721AB15D" w:rsidR="00B77A2E" w:rsidRPr="00B77A2E" w:rsidRDefault="00B77A2E" w:rsidP="00B77A2E">
      <w:pPr>
        <w:pStyle w:val="EndNoteBibliography"/>
        <w:ind w:left="720" w:hanging="720"/>
        <w:rPr>
          <w:noProof/>
        </w:rPr>
      </w:pPr>
      <w:r w:rsidRPr="00B77A2E">
        <w:rPr>
          <w:noProof/>
        </w:rPr>
        <w:t>4.</w:t>
      </w:r>
      <w:r w:rsidRPr="00B77A2E">
        <w:rPr>
          <w:noProof/>
        </w:rPr>
        <w:tab/>
        <w:t>Google Scholar. (</w:t>
      </w:r>
      <w:hyperlink r:id="rId8" w:history="1">
        <w:r w:rsidRPr="00B77A2E">
          <w:rPr>
            <w:rStyle w:val="Hyperlink"/>
            <w:noProof/>
          </w:rPr>
          <w:t>https://scholar.google.ca</w:t>
        </w:r>
      </w:hyperlink>
      <w:r w:rsidRPr="00B77A2E">
        <w:rPr>
          <w:noProof/>
        </w:rPr>
        <w:t>).</w:t>
      </w:r>
    </w:p>
    <w:p w14:paraId="25EE04C6" w14:textId="77777777" w:rsidR="00B77A2E" w:rsidRPr="00B77A2E" w:rsidRDefault="00B77A2E" w:rsidP="00B77A2E">
      <w:pPr>
        <w:pStyle w:val="EndNoteBibliography"/>
        <w:ind w:left="720" w:hanging="720"/>
        <w:rPr>
          <w:noProof/>
        </w:rPr>
      </w:pPr>
      <w:r w:rsidRPr="00B77A2E">
        <w:rPr>
          <w:noProof/>
        </w:rPr>
        <w:t>5.</w:t>
      </w:r>
      <w:r w:rsidRPr="00B77A2E">
        <w:rPr>
          <w:noProof/>
        </w:rPr>
        <w:tab/>
        <w:t xml:space="preserve">Shea BJ, Hamel C, Wells GA, et al. AMSTAR is a reliable and valid measurement tool to assess the methodological quality of systematic reviews. </w:t>
      </w:r>
      <w:r w:rsidRPr="00B77A2E">
        <w:rPr>
          <w:i/>
          <w:noProof/>
        </w:rPr>
        <w:t xml:space="preserve">J Clin Epidemiol. </w:t>
      </w:r>
      <w:r w:rsidRPr="00B77A2E">
        <w:rPr>
          <w:noProof/>
        </w:rPr>
        <w:t>2009;62(10):1013-1020.</w:t>
      </w:r>
    </w:p>
    <w:p w14:paraId="175FF204" w14:textId="77777777" w:rsidR="00B77A2E" w:rsidRPr="00B77A2E" w:rsidRDefault="00B77A2E" w:rsidP="00B77A2E">
      <w:pPr>
        <w:pStyle w:val="EndNoteBibliography"/>
        <w:ind w:left="720" w:hanging="720"/>
        <w:rPr>
          <w:noProof/>
        </w:rPr>
      </w:pPr>
      <w:r w:rsidRPr="00B77A2E">
        <w:rPr>
          <w:noProof/>
        </w:rPr>
        <w:t>6.</w:t>
      </w:r>
      <w:r w:rsidRPr="00B77A2E">
        <w:rPr>
          <w:noProof/>
        </w:rPr>
        <w:tab/>
        <w:t xml:space="preserve">Flodgren G, Eccles MP, Shepperd S, Scott A, Parmelli E, Beyer FR. An overview of reviews evaluating the effectiveness of financial incentives in changing healthcare professional behaviours and patient outcomes. </w:t>
      </w:r>
      <w:r w:rsidRPr="00B77A2E">
        <w:rPr>
          <w:i/>
          <w:noProof/>
        </w:rPr>
        <w:t xml:space="preserve">Cochrane Database Syst Rev. </w:t>
      </w:r>
      <w:r w:rsidRPr="00B77A2E">
        <w:rPr>
          <w:noProof/>
        </w:rPr>
        <w:t>2011(7):CD009255.</w:t>
      </w:r>
    </w:p>
    <w:p w14:paraId="6B361B07" w14:textId="44E81AFB" w:rsidR="00B77A2E" w:rsidRDefault="00B77A2E">
      <w:r w:rsidRPr="00B77A2E">
        <w:rPr>
          <w:rFonts w:ascii="Helvetica Neue" w:hAnsi="Helvetica Neue"/>
        </w:rPr>
        <w:fldChar w:fldCharType="end"/>
      </w:r>
    </w:p>
    <w:sectPr w:rsidR="00B77A2E" w:rsidSect="00E438D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07E2EAB"/>
    <w:multiLevelType w:val="hybridMultilevel"/>
    <w:tmpl w:val="7FBCE1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6417347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Helvetica Neue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wdpp5w7zwwpfew0zqx5r5e2efpwdzaddw0&quot;&gt;Nora Hutchinson EndNote Library&lt;record-ids&gt;&lt;item&gt;601&lt;/item&gt;&lt;item&gt;602&lt;/item&gt;&lt;item&gt;775&lt;/item&gt;&lt;item&gt;776&lt;/item&gt;&lt;item&gt;777&lt;/item&gt;&lt;item&gt;778&lt;/item&gt;&lt;/record-ids&gt;&lt;/item&gt;&lt;/Libraries&gt;"/>
  </w:docVars>
  <w:rsids>
    <w:rsidRoot w:val="00B77A2E"/>
    <w:rsid w:val="00001CB6"/>
    <w:rsid w:val="00056260"/>
    <w:rsid w:val="00090105"/>
    <w:rsid w:val="000B038F"/>
    <w:rsid w:val="000B2AAB"/>
    <w:rsid w:val="000C3ED8"/>
    <w:rsid w:val="000D0C2D"/>
    <w:rsid w:val="001B6339"/>
    <w:rsid w:val="001D0CEF"/>
    <w:rsid w:val="002321C3"/>
    <w:rsid w:val="0023759D"/>
    <w:rsid w:val="00243C58"/>
    <w:rsid w:val="0028094F"/>
    <w:rsid w:val="002B09EB"/>
    <w:rsid w:val="002E5583"/>
    <w:rsid w:val="003833BB"/>
    <w:rsid w:val="0039229A"/>
    <w:rsid w:val="003C39C4"/>
    <w:rsid w:val="00450CD3"/>
    <w:rsid w:val="004D2114"/>
    <w:rsid w:val="00552F81"/>
    <w:rsid w:val="00617264"/>
    <w:rsid w:val="006535A6"/>
    <w:rsid w:val="00691610"/>
    <w:rsid w:val="00691717"/>
    <w:rsid w:val="006F2707"/>
    <w:rsid w:val="006F3ECE"/>
    <w:rsid w:val="007079D3"/>
    <w:rsid w:val="00730401"/>
    <w:rsid w:val="00764A30"/>
    <w:rsid w:val="00776315"/>
    <w:rsid w:val="00843C46"/>
    <w:rsid w:val="00950847"/>
    <w:rsid w:val="0097779E"/>
    <w:rsid w:val="009C179C"/>
    <w:rsid w:val="009C5AD4"/>
    <w:rsid w:val="00AB4375"/>
    <w:rsid w:val="00B00BC1"/>
    <w:rsid w:val="00B221E3"/>
    <w:rsid w:val="00B77A2E"/>
    <w:rsid w:val="00BB407D"/>
    <w:rsid w:val="00BD42BF"/>
    <w:rsid w:val="00BF2743"/>
    <w:rsid w:val="00BF7D1D"/>
    <w:rsid w:val="00C50397"/>
    <w:rsid w:val="00C936D6"/>
    <w:rsid w:val="00D02923"/>
    <w:rsid w:val="00E30920"/>
    <w:rsid w:val="00E438DA"/>
    <w:rsid w:val="00E44AD8"/>
    <w:rsid w:val="00E67E2C"/>
    <w:rsid w:val="00F25420"/>
    <w:rsid w:val="00F27737"/>
    <w:rsid w:val="00F453E2"/>
    <w:rsid w:val="00FE0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524079E"/>
  <w15:chartTrackingRefBased/>
  <w15:docId w15:val="{B166055B-C98A-F841-B490-1203DC6A0F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7A2E"/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77A2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77A2E"/>
    <w:pPr>
      <w:jc w:val="center"/>
    </w:pPr>
    <w:rPr>
      <w:rFonts w:ascii="Helvetica Neue" w:hAnsi="Helvetica Neue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7A2E"/>
    <w:rPr>
      <w:rFonts w:ascii="Helvetica Neue" w:eastAsiaTheme="minorHAnsi" w:hAnsi="Helvetica Neue" w:cs="Calibri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77A2E"/>
    <w:rPr>
      <w:rFonts w:ascii="Helvetica Neue" w:hAnsi="Helvetica Neue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77A2E"/>
    <w:rPr>
      <w:rFonts w:ascii="Helvetica Neue" w:eastAsiaTheme="minorHAnsi" w:hAnsi="Helvetica Neue" w:cs="Calibri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B77A2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77A2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cholar.google.ca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scopus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effectivehealthcare.ahrq.gov" TargetMode="External"/><Relationship Id="rId5" Type="http://schemas.openxmlformats.org/officeDocument/2006/relationships/hyperlink" Target="https://www.cochranelibrary.com/cdsr/reviews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876</Words>
  <Characters>4997</Characters>
  <Application>Microsoft Office Word</Application>
  <DocSecurity>0</DocSecurity>
  <Lines>41</Lines>
  <Paragraphs>11</Paragraphs>
  <ScaleCrop>false</ScaleCrop>
  <Company/>
  <LinksUpToDate>false</LinksUpToDate>
  <CharactersWithSpaces>5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tchinson, Nora,MDCM, MPHIL</dc:creator>
  <cp:keywords/>
  <dc:description/>
  <cp:lastModifiedBy>Hutchinson, Nora,MDCM, MPHIL</cp:lastModifiedBy>
  <cp:revision>2</cp:revision>
  <dcterms:created xsi:type="dcterms:W3CDTF">2022-08-01T15:37:00Z</dcterms:created>
  <dcterms:modified xsi:type="dcterms:W3CDTF">2022-08-01T17:49:00Z</dcterms:modified>
</cp:coreProperties>
</file>